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b</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Remedios Pastor Molines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Erika Monica- Szasz-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37559D">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37559D">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37559D">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37559D">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8296285"/>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w:t>
      </w:r>
      <w:proofErr w:type="spellStart"/>
      <w:r w:rsidRPr="00C55793">
        <w:rPr>
          <w:lang w:val="en-US"/>
        </w:rPr>
        <w:t>n.d.</w:t>
      </w:r>
      <w:proofErr w:type="spellEnd"/>
      <w:r w:rsidRPr="00C55793">
        <w:rPr>
          <w:lang w:val="en-US"/>
        </w:rPr>
        <w:t xml:space="preserve">)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5" w:name="_Toc8296287"/>
      <w:r w:rsidRPr="00C55793">
        <w:rPr>
          <w:lang w:val="en-US"/>
        </w:rPr>
        <w:t>Non-Functional Requirements</w:t>
      </w:r>
      <w:bookmarkEnd w:id="5"/>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9C61B7" w:rsidRPr="00C55793">
        <w:rPr>
          <w:lang w:val="en-US"/>
        </w:rPr>
        <w:t>For content see Appendix 3 “Project Report – VIA Engineering Guidelines”.</w:t>
      </w:r>
    </w:p>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8" w:name="_Toc8296290"/>
      <w:r>
        <w:t>Class Diagram</w:t>
      </w:r>
      <w:bookmarkEnd w:id="8"/>
    </w:p>
    <w:p w14:paraId="62AE2C8A" w14:textId="77777777" w:rsidR="00414C76" w:rsidRPr="00414C76" w:rsidRDefault="00414C76" w:rsidP="00414C76"/>
    <w:p w14:paraId="37DF1FE7" w14:textId="4F912209" w:rsidR="00414C76" w:rsidRDefault="00414C76" w:rsidP="00414C76">
      <w:pPr>
        <w:pStyle w:val="Heading2"/>
      </w:pPr>
      <w:bookmarkStart w:id="9" w:name="_Toc8296291"/>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r>
        <w:rPr>
          <w:lang w:val="en-US"/>
        </w:rPr>
        <w:lastRenderedPageBreak/>
        <w:t>IoT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The bridge application consists of three handlers which will deal with the communication in each of the three parts of the system: the embedded system, the database and the webservice.</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5" cstate="print"/>
                    <a:stretch>
                      <a:fillRect/>
                    </a:stretch>
                  </pic:blipFill>
                  <pic:spPr>
                    <a:xfrm>
                      <a:off x="0" y="0"/>
                      <a:ext cx="5709652" cy="4375499"/>
                    </a:xfrm>
                    <a:prstGeom prst="rect">
                      <a:avLst/>
                    </a:prstGeom>
                  </pic:spPr>
                </pic:pic>
              </a:graphicData>
            </a:graphic>
          </wp:anchor>
        </w:drawing>
      </w:r>
    </w:p>
    <w:p w14:paraId="729AA33B" w14:textId="77777777" w:rsidR="00DD5469" w:rsidRPr="00742E58" w:rsidRDefault="00DD5469" w:rsidP="00DD5469">
      <w:pPr>
        <w:pStyle w:val="BodyText"/>
        <w:jc w:val="center"/>
        <w:rPr>
          <w:i/>
        </w:rPr>
      </w:pPr>
      <w:r w:rsidRPr="00742E58">
        <w:rPr>
          <w:i/>
        </w:rPr>
        <w:t>Figure 1 in IoT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communication with the embedded system is through a Socket protocol as well as the webservic</w:t>
      </w:r>
      <w:r>
        <w:rPr>
          <w:rFonts w:ascii="Arial" w:hAnsi="Arial" w:cs="Arial"/>
          <w:sz w:val="22"/>
          <w:szCs w:val="22"/>
        </w:rPr>
        <w:t>e.</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The socket communication is based on json and the model objects are serialized to json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r w:rsidRPr="003D01F8">
              <w:rPr>
                <w:rFonts w:ascii="Arial" w:hAnsi="Arial" w:cs="Arial"/>
              </w:rPr>
              <w:t>json/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IoT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6"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7"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s the structure from Figure 2. b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8"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as the last time that plant was watered.</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9"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0"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Figure 5 in Data - Data - Part of an IoT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A result of the design is Figure 5 which is part of the bigger picture that consists the IoT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1"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2"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3"/>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4"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lang w:eastAsia="en-US"/>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The repositories in the design implementation serve as a facade to the database and WebAPI.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ebAPI.</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th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28">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29">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FE21AF">
      <w:pPr>
        <w:pStyle w:val="ListParagraph"/>
        <w:numPr>
          <w:ilvl w:val="0"/>
          <w:numId w:val="44"/>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0">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1">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2">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3">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4">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3" w:name="_Toc490902154"/>
      <w:bookmarkStart w:id="14" w:name="_Toc8296295"/>
      <w:r>
        <w:lastRenderedPageBreak/>
        <w:t>Implementation</w:t>
      </w:r>
      <w:bookmarkEnd w:id="13"/>
      <w:bookmarkEnd w:id="14"/>
    </w:p>
    <w:p w14:paraId="21E80EC9" w14:textId="18433B01" w:rsidR="0000426E" w:rsidRDefault="00414C76" w:rsidP="00414C76">
      <w:pPr>
        <w:pStyle w:val="Heading2"/>
      </w:pPr>
      <w:r>
        <w:t xml:space="preserve"> </w:t>
      </w:r>
      <w:bookmarkStart w:id="15" w:name="_Toc8296296"/>
      <w:r>
        <w:t>IoT</w:t>
      </w:r>
      <w:bookmarkEnd w:id="15"/>
    </w:p>
    <w:p w14:paraId="663B5C65" w14:textId="77777777" w:rsidR="00414C76" w:rsidRPr="00414C76" w:rsidRDefault="00414C76" w:rsidP="00414C76"/>
    <w:p w14:paraId="658F4C3E" w14:textId="0E547007" w:rsidR="00414C76" w:rsidRDefault="00414C76" w:rsidP="00414C76">
      <w:pPr>
        <w:pStyle w:val="Heading2"/>
      </w:pPr>
      <w:bookmarkStart w:id="16" w:name="_Toc8296297"/>
      <w:r>
        <w:t>Data Engineering</w:t>
      </w:r>
      <w:bookmarkEnd w:id="16"/>
    </w:p>
    <w:p w14:paraId="585A6E25" w14:textId="77777777" w:rsidR="00414C76" w:rsidRPr="00414C76" w:rsidRDefault="00414C76" w:rsidP="00414C76"/>
    <w:p w14:paraId="6D807051" w14:textId="35B2AC1F" w:rsidR="00414C76" w:rsidRDefault="00414C76" w:rsidP="00414C76">
      <w:pPr>
        <w:pStyle w:val="Heading2"/>
      </w:pPr>
      <w:bookmarkStart w:id="17" w:name="_Toc8296298"/>
      <w:r>
        <w:t>Interactive Media</w:t>
      </w:r>
      <w:bookmarkEnd w:id="17"/>
    </w:p>
    <w:p w14:paraId="2281EFF0" w14:textId="77777777" w:rsidR="00104D5A" w:rsidRPr="00104D5A" w:rsidRDefault="00104D5A" w:rsidP="00104D5A"/>
    <w:p w14:paraId="70329DEE" w14:textId="3ADF251E" w:rsidR="00104D5A" w:rsidRPr="00104D5A" w:rsidRDefault="008D3068" w:rsidP="00104D5A">
      <w:pPr>
        <w:spacing w:before="100" w:beforeAutospacing="1" w:after="100" w:afterAutospacing="1"/>
        <w:contextualSpacing/>
        <w:rPr>
          <w:b/>
        </w:rPr>
      </w:pPr>
      <w:r w:rsidRPr="008D3068">
        <w:rPr>
          <w:rStyle w:val="Heading2Char"/>
        </w:rPr>
        <w:t>5.3.1</w:t>
      </w:r>
      <w:r>
        <w:rPr>
          <w:b/>
        </w:rPr>
        <w:t xml:space="preserve"> </w:t>
      </w:r>
      <w:r w:rsidR="00104D5A" w:rsidRPr="008D3068">
        <w:rPr>
          <w:rStyle w:val="Heading2Char"/>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1925" cy="1323975"/>
                    </a:xfrm>
                    <a:prstGeom prst="rect">
                      <a:avLst/>
                    </a:prstGeom>
                  </pic:spPr>
                </pic:pic>
              </a:graphicData>
            </a:graphic>
          </wp:inline>
        </w:drawing>
      </w:r>
    </w:p>
    <w:p w14:paraId="412312F5" w14:textId="15A001A4"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r w:rsidR="00E00562"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97B6D5" w14:textId="7BF21C58" w:rsidR="00055129" w:rsidRPr="00055129" w:rsidRDefault="00104D5A" w:rsidP="004E5AFB">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bookmarkStart w:id="18" w:name="_GoBack"/>
      <w:bookmarkEnd w:id="18"/>
    </w:p>
    <w:p w14:paraId="4B687FBB" w14:textId="01579612" w:rsidR="00055129" w:rsidRPr="00055129" w:rsidRDefault="008D3068" w:rsidP="008D3068">
      <w:pPr>
        <w:pStyle w:val="Heading2"/>
        <w:numPr>
          <w:ilvl w:val="0"/>
          <w:numId w:val="0"/>
        </w:numPr>
      </w:pPr>
      <w:r>
        <w:t xml:space="preserve">5.3.2 </w:t>
      </w:r>
      <w:r w:rsidR="00055129" w:rsidRPr="00055129">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autoscaling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504010BD" w14:textId="257FF8C0" w:rsidR="00875317" w:rsidRDefault="00875317" w:rsidP="00875317">
      <w:pPr>
        <w:spacing w:before="100" w:beforeAutospacing="1" w:after="100" w:afterAutospacing="1"/>
        <w:contextualSpacing/>
        <w:rPr>
          <w:b/>
          <w:sz w:val="24"/>
          <w:szCs w:val="24"/>
        </w:rPr>
      </w:pPr>
      <w:r w:rsidRPr="00875317">
        <w:rPr>
          <w:noProof/>
          <w:szCs w:val="22"/>
          <w:lang w:val="en-US"/>
        </w:rPr>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55786CDC" w:rsidR="00875317" w:rsidRPr="00875317" w:rsidRDefault="008D3068" w:rsidP="008D3068">
      <w:pPr>
        <w:pStyle w:val="Heading3"/>
        <w:numPr>
          <w:ilvl w:val="2"/>
          <w:numId w:val="50"/>
        </w:numPr>
      </w:pPr>
      <w:r>
        <w:lastRenderedPageBreak/>
        <w:t>B</w:t>
      </w:r>
      <w:r w:rsidR="00875317" w:rsidRPr="00875317">
        <w:t>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39">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lastRenderedPageBreak/>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0">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6EFF7DCF" w:rsidR="008D3068"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51EC3D7B" w14:textId="3EE316BC" w:rsidR="00981243" w:rsidRDefault="008D3068" w:rsidP="008D3068">
      <w:pPr>
        <w:spacing w:after="160" w:line="259" w:lineRule="auto"/>
      </w:pPr>
      <w:r>
        <w:br w:type="page"/>
      </w:r>
    </w:p>
    <w:p w14:paraId="1884FAF9" w14:textId="6A62790D" w:rsidR="0000426E" w:rsidRDefault="008D3068" w:rsidP="00E00562">
      <w:pPr>
        <w:pStyle w:val="Heading3"/>
        <w:numPr>
          <w:ilvl w:val="2"/>
          <w:numId w:val="50"/>
        </w:numPr>
      </w:pPr>
      <w:r w:rsidRPr="008D3068">
        <w:lastRenderedPageBreak/>
        <w:t>Retrofit Network Communication</w:t>
      </w:r>
    </w:p>
    <w:p w14:paraId="26F7C57E" w14:textId="45F14B73" w:rsidR="00E00562" w:rsidRDefault="00E00562" w:rsidP="00E00562">
      <w:r>
        <w:t xml:space="preserve">The application makes use of the </w:t>
      </w:r>
      <w:proofErr w:type="spellStart"/>
      <w:r>
        <w:t>RetrofitAPI</w:t>
      </w:r>
      <w:proofErr w:type="spellEnd"/>
      <w:r>
        <w:t xml:space="preserve"> for passing in and out JSON data objects in the system to and from the WebAPI.</w:t>
      </w:r>
      <w:r w:rsidR="00804A2C">
        <w:t xml:space="preserve"> A base URL is defined for routing the connection to the network address of the WebAPI.</w:t>
      </w:r>
      <w:r>
        <w:t xml:space="preserve"> Every method in </w:t>
      </w:r>
      <w:proofErr w:type="spellStart"/>
      <w:r>
        <w:t>RetrofitAPI</w:t>
      </w:r>
      <w:proofErr w:type="spellEnd"/>
      <w:r>
        <w:t xml:space="preserve"> interface represents one API call.</w:t>
      </w:r>
    </w:p>
    <w:p w14:paraId="01349A2D" w14:textId="13472B04" w:rsidR="00E00562" w:rsidRDefault="00E00562" w:rsidP="00E00562">
      <w:r>
        <w:rPr>
          <w:noProof/>
          <w:lang w:val="en-US"/>
        </w:rPr>
        <w:drawing>
          <wp:anchor distT="0" distB="0" distL="114300" distR="114300" simplePos="0" relativeHeight="251700224" behindDoc="0" locked="0" layoutInCell="1" allowOverlap="1" wp14:anchorId="2D4B0CAE" wp14:editId="0E5B7458">
            <wp:simplePos x="0" y="0"/>
            <wp:positionH relativeFrom="margin">
              <wp:align>center</wp:align>
            </wp:positionH>
            <wp:positionV relativeFrom="paragraph">
              <wp:posOffset>134620</wp:posOffset>
            </wp:positionV>
            <wp:extent cx="4419600" cy="609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9600" cy="609600"/>
                    </a:xfrm>
                    <a:prstGeom prst="rect">
                      <a:avLst/>
                    </a:prstGeom>
                    <a:noFill/>
                    <a:ln>
                      <a:noFill/>
                    </a:ln>
                  </pic:spPr>
                </pic:pic>
              </a:graphicData>
            </a:graphic>
          </wp:anchor>
        </w:drawing>
      </w:r>
      <w:r>
        <w:t xml:space="preserve"> </w:t>
      </w:r>
    </w:p>
    <w:p w14:paraId="19E711BE" w14:textId="77C361E3" w:rsidR="00E00562" w:rsidRDefault="00E00562" w:rsidP="00E00562"/>
    <w:p w14:paraId="1D8F3708" w14:textId="10237AB7" w:rsidR="00E00562" w:rsidRDefault="00E00562" w:rsidP="00E00562"/>
    <w:p w14:paraId="6B1AFA3A" w14:textId="77777777" w:rsidR="00823D43" w:rsidRDefault="00823D43" w:rsidP="00E00562">
      <w:pPr>
        <w:pStyle w:val="Caption"/>
        <w:jc w:val="center"/>
      </w:pPr>
    </w:p>
    <w:p w14:paraId="5FE7ABDE" w14:textId="00CFA03B" w:rsidR="00E00562" w:rsidRDefault="00E00562" w:rsidP="00E00562">
      <w:pPr>
        <w:pStyle w:val="Caption"/>
        <w:jc w:val="center"/>
      </w:pPr>
      <w:r>
        <w:t xml:space="preserve">Figure </w:t>
      </w:r>
      <w:r>
        <w:t>4 Performing GET request for plantprofile with id as a parameter</w:t>
      </w:r>
    </w:p>
    <w:p w14:paraId="38429F99" w14:textId="77777777" w:rsidR="00804A2C" w:rsidRPr="00804A2C" w:rsidRDefault="00804A2C" w:rsidP="00804A2C"/>
    <w:p w14:paraId="64B42968" w14:textId="20C3FA87" w:rsidR="00804A2C" w:rsidRDefault="00823D43" w:rsidP="00E00562">
      <w:r>
        <w:t xml:space="preserve">The end-result of the call above is a </w:t>
      </w:r>
      <w:proofErr w:type="spellStart"/>
      <w:r>
        <w:t>PlantDTO</w:t>
      </w:r>
      <w:proofErr w:type="spellEnd"/>
      <w:r>
        <w:t xml:space="preserve"> object that matches the id specified. As this object is found in the model class, it serves as a model for the data that is to be worked with. A list of WebAPI requests can be found as an appendix to the project report.</w:t>
      </w:r>
    </w:p>
    <w:p w14:paraId="2C010DF5" w14:textId="392C640E" w:rsidR="00804A2C" w:rsidRDefault="00804A2C" w:rsidP="00E00562">
      <w:r>
        <w:rPr>
          <w:noProof/>
          <w:lang w:val="en-US"/>
        </w:rPr>
        <w:drawing>
          <wp:anchor distT="0" distB="0" distL="114300" distR="114300" simplePos="0" relativeHeight="251701248" behindDoc="0" locked="0" layoutInCell="1" allowOverlap="1" wp14:anchorId="52529B38" wp14:editId="4BE7B063">
            <wp:simplePos x="0" y="0"/>
            <wp:positionH relativeFrom="margin">
              <wp:align>left</wp:align>
            </wp:positionH>
            <wp:positionV relativeFrom="paragraph">
              <wp:posOffset>37465</wp:posOffset>
            </wp:positionV>
            <wp:extent cx="5372100" cy="15240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72100" cy="1524000"/>
                    </a:xfrm>
                    <a:prstGeom prst="rect">
                      <a:avLst/>
                    </a:prstGeom>
                    <a:noFill/>
                    <a:ln>
                      <a:noFill/>
                    </a:ln>
                  </pic:spPr>
                </pic:pic>
              </a:graphicData>
            </a:graphic>
          </wp:anchor>
        </w:drawing>
      </w:r>
    </w:p>
    <w:p w14:paraId="1C5A0367" w14:textId="3D302B38" w:rsidR="00804A2C" w:rsidRDefault="00804A2C" w:rsidP="00E00562"/>
    <w:p w14:paraId="2A8CCD42" w14:textId="069E050C" w:rsidR="00804A2C" w:rsidRDefault="00804A2C" w:rsidP="00E00562"/>
    <w:p w14:paraId="773452B5" w14:textId="63E42100" w:rsidR="00804A2C" w:rsidRDefault="00804A2C" w:rsidP="00E00562"/>
    <w:p w14:paraId="41D2E227" w14:textId="77777777" w:rsidR="00804A2C" w:rsidRDefault="00804A2C" w:rsidP="00E00562"/>
    <w:p w14:paraId="1579D08F" w14:textId="140C59BE" w:rsidR="00804A2C" w:rsidRDefault="00804A2C" w:rsidP="00E00562"/>
    <w:p w14:paraId="4E2F6FDF" w14:textId="0220B061" w:rsidR="00823D43" w:rsidRDefault="00823D43" w:rsidP="00E00562"/>
    <w:p w14:paraId="392E6F31" w14:textId="7515F545" w:rsidR="00804A2C" w:rsidRPr="00823D43" w:rsidRDefault="00804A2C" w:rsidP="00804A2C">
      <w:pPr>
        <w:pStyle w:val="Caption"/>
        <w:jc w:val="center"/>
      </w:pPr>
      <w:r>
        <w:t xml:space="preserve">Figure </w:t>
      </w:r>
      <w:r>
        <w:t>5</w:t>
      </w:r>
      <w:r>
        <w:t xml:space="preserve"> </w:t>
      </w:r>
      <w:r>
        <w:t>All possible requests supported by the WebAPI interface</w:t>
      </w:r>
    </w:p>
    <w:p w14:paraId="186877F0" w14:textId="439676CA" w:rsidR="00104D5A" w:rsidRPr="00104D5A" w:rsidRDefault="00875317" w:rsidP="00104D5A">
      <w:pPr>
        <w:pStyle w:val="Heading1"/>
      </w:pPr>
      <w:bookmarkStart w:id="19" w:name="_Toc490902155"/>
      <w:bookmarkStart w:id="20" w:name="_Toc8296299"/>
      <w:r>
        <w:rPr>
          <w:noProof/>
          <w:lang w:val="en-US"/>
        </w:rPr>
        <mc:AlternateContent>
          <mc:Choice Requires="wps">
            <w:drawing>
              <wp:anchor distT="0" distB="0" distL="114300" distR="114300" simplePos="0" relativeHeight="251693056" behindDoc="0" locked="0" layoutInCell="1" allowOverlap="1" wp14:anchorId="704C217E" wp14:editId="5556B341">
                <wp:simplePos x="0" y="0"/>
                <wp:positionH relativeFrom="column">
                  <wp:posOffset>-965835</wp:posOffset>
                </wp:positionH>
                <wp:positionV relativeFrom="paragraph">
                  <wp:posOffset>4309110</wp:posOffset>
                </wp:positionV>
                <wp:extent cx="7228840" cy="200025"/>
                <wp:effectExtent l="0" t="0" r="0" b="9525"/>
                <wp:wrapSquare wrapText="bothSides"/>
                <wp:docPr id="38" name="Text Box 38"/>
                <wp:cNvGraphicFramePr/>
                <a:graphic xmlns:a="http://schemas.openxmlformats.org/drawingml/2006/main">
                  <a:graphicData uri="http://schemas.microsoft.com/office/word/2010/wordprocessingShape">
                    <wps:wsp>
                      <wps:cNvSpPr txBox="1"/>
                      <wps:spPr>
                        <a:xfrm>
                          <a:off x="0" y="0"/>
                          <a:ext cx="7228840" cy="200025"/>
                        </a:xfrm>
                        <a:prstGeom prst="rect">
                          <a:avLst/>
                        </a:prstGeom>
                        <a:solidFill>
                          <a:prstClr val="white"/>
                        </a:solidFill>
                        <a:ln>
                          <a:noFill/>
                        </a:ln>
                      </wps:spPr>
                      <wps:txbx>
                        <w:txbxContent>
                          <w:p w14:paraId="4A59269E" w14:textId="703F00D9" w:rsidR="00104D5A" w:rsidRDefault="00104D5A" w:rsidP="00104D5A">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Logic behind the Register activity</w:t>
                            </w:r>
                          </w:p>
                          <w:p w14:paraId="3C107560" w14:textId="5E73B71E" w:rsidR="00875317" w:rsidRDefault="00875317" w:rsidP="00875317"/>
                          <w:p w14:paraId="1844F289" w14:textId="2819362E" w:rsidR="00875317" w:rsidRDefault="00875317" w:rsidP="00875317"/>
                          <w:p w14:paraId="6A405654" w14:textId="413CC9A1" w:rsidR="00875317" w:rsidRDefault="00875317" w:rsidP="00875317"/>
                          <w:p w14:paraId="540FFBA8" w14:textId="77777777" w:rsidR="00875317" w:rsidRPr="00875317" w:rsidRDefault="00875317" w:rsidP="0087531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4C217E" id="Text Box 38" o:spid="_x0000_s1027" type="#_x0000_t202" style="position:absolute;left:0;text-align:left;margin-left:-76.05pt;margin-top:339.3pt;width:569.2pt;height:15.7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" stroked="f">
                <v:textbox inset="0,0,0,0">
                  <w:txbxContent>
                    <w:p w14:paraId="4A59269E" w14:textId="703F00D9" w:rsidR="00104D5A" w:rsidRDefault="00104D5A" w:rsidP="00104D5A">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Logic behind the Register activity</w:t>
                      </w:r>
                    </w:p>
                    <w:p w14:paraId="3C107560" w14:textId="5E73B71E" w:rsidR="00875317" w:rsidRDefault="00875317" w:rsidP="00875317"/>
                    <w:p w14:paraId="1844F289" w14:textId="2819362E" w:rsidR="00875317" w:rsidRDefault="00875317" w:rsidP="00875317"/>
                    <w:p w14:paraId="6A405654" w14:textId="413CC9A1" w:rsidR="00875317" w:rsidRDefault="00875317" w:rsidP="00875317"/>
                    <w:p w14:paraId="540FFBA8" w14:textId="77777777" w:rsidR="00875317" w:rsidRPr="00875317" w:rsidRDefault="00875317" w:rsidP="00875317"/>
                  </w:txbxContent>
                </v:textbox>
                <w10:wrap type="square"/>
              </v:shape>
            </w:pict>
          </mc:Fallback>
        </mc:AlternateContent>
      </w:r>
      <w:r w:rsidR="0000426E">
        <w:t>Test</w:t>
      </w:r>
      <w:bookmarkEnd w:id="19"/>
      <w:bookmarkEnd w:id="20"/>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1" w:name="_Toc490902156"/>
      <w:bookmarkStart w:id="22" w:name="_Toc8296300"/>
      <w:r>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F0542B" w14:textId="77777777" w:rsidR="0037559D" w:rsidRDefault="0037559D" w:rsidP="00F910B0">
      <w:pPr>
        <w:spacing w:line="240" w:lineRule="auto"/>
      </w:pPr>
      <w:r>
        <w:separator/>
      </w:r>
    </w:p>
  </w:endnote>
  <w:endnote w:type="continuationSeparator" w:id="0">
    <w:p w14:paraId="50E20B98" w14:textId="77777777" w:rsidR="0037559D" w:rsidRDefault="0037559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EndPr/>
    <w:sdtContent>
      <w:p w14:paraId="744DDBB9" w14:textId="04DECA3F" w:rsidR="00055129" w:rsidRDefault="00055129">
        <w:pPr>
          <w:pStyle w:val="Footer"/>
          <w:jc w:val="right"/>
        </w:pPr>
        <w:r>
          <w:fldChar w:fldCharType="begin"/>
        </w:r>
        <w:r>
          <w:instrText>PAGE   \* MERGEFORMAT</w:instrText>
        </w:r>
        <w:r>
          <w:fldChar w:fldCharType="separate"/>
        </w:r>
        <w:r w:rsidR="004E5AFB" w:rsidRPr="004E5AFB">
          <w:rPr>
            <w:noProof/>
            <w:lang w:val="da-DK"/>
          </w:rPr>
          <w:t>13</w:t>
        </w:r>
        <w:r>
          <w:fldChar w:fldCharType="end"/>
        </w:r>
      </w:p>
    </w:sdtContent>
  </w:sdt>
  <w:p w14:paraId="69F33C0B" w14:textId="77777777" w:rsidR="00055129" w:rsidRDefault="00055129"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EndPr/>
    <w:sdtContent>
      <w:p w14:paraId="366416D4" w14:textId="77777777" w:rsidR="00055129" w:rsidRDefault="0005512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055129" w:rsidRDefault="00055129"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1BF4D9" w14:textId="77777777" w:rsidR="0037559D" w:rsidRDefault="0037559D" w:rsidP="00F910B0">
      <w:pPr>
        <w:spacing w:line="240" w:lineRule="auto"/>
      </w:pPr>
      <w:r>
        <w:separator/>
      </w:r>
    </w:p>
  </w:footnote>
  <w:footnote w:type="continuationSeparator" w:id="0">
    <w:p w14:paraId="606A3521" w14:textId="77777777" w:rsidR="0037559D" w:rsidRDefault="0037559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055129" w:rsidRDefault="00055129"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055129" w:rsidRDefault="00055129"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055129" w14:paraId="01E4B32D" w14:textId="77777777" w:rsidTr="00F054F3">
      <w:trPr>
        <w:trHeight w:val="397"/>
      </w:trPr>
      <w:tc>
        <w:tcPr>
          <w:tcW w:w="0" w:type="auto"/>
          <w:tcBorders>
            <w:bottom w:val="single" w:sz="4" w:space="0" w:color="auto"/>
          </w:tcBorders>
        </w:tcPr>
        <w:p w14:paraId="7BDDAA8C" w14:textId="6CA7A6E5" w:rsidR="00055129" w:rsidRPr="00F054F3" w:rsidRDefault="00055129"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055129" w14:paraId="34A614BE" w14:textId="77777777" w:rsidTr="00F054F3">
      <w:trPr>
        <w:trHeight w:val="397"/>
      </w:trPr>
      <w:tc>
        <w:tcPr>
          <w:tcW w:w="0" w:type="auto"/>
          <w:tcBorders>
            <w:top w:val="single" w:sz="4" w:space="0" w:color="auto"/>
          </w:tcBorders>
        </w:tcPr>
        <w:p w14:paraId="3DBA71A1" w14:textId="77777777" w:rsidR="00055129" w:rsidRPr="007D6E54" w:rsidRDefault="00055129" w:rsidP="002668CE">
          <w:pPr>
            <w:pStyle w:val="Header"/>
            <w:jc w:val="both"/>
            <w:rPr>
              <w:color w:val="FF0000"/>
            </w:rPr>
          </w:pPr>
        </w:p>
      </w:tc>
    </w:tr>
  </w:tbl>
  <w:p w14:paraId="6276930A" w14:textId="77777777" w:rsidR="00055129" w:rsidRPr="004833C2" w:rsidRDefault="00055129" w:rsidP="002668CE">
    <w:pPr>
      <w:pStyle w:val="Header"/>
      <w:tabs>
        <w:tab w:val="clear" w:pos="4819"/>
        <w:tab w:val="clear" w:pos="9638"/>
        <w:tab w:val="right" w:pos="9071"/>
      </w:tabs>
      <w:rPr>
        <w:noProof/>
        <w:lang w:val="en-US" w:eastAsia="da-DK"/>
      </w:rPr>
    </w:pPr>
    <w:r w:rsidRPr="0048338D">
      <w:tab/>
    </w:r>
  </w:p>
  <w:p w14:paraId="79F3D48D" w14:textId="77777777" w:rsidR="00055129" w:rsidRDefault="000551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055129" w:rsidRPr="004833C2" w:rsidRDefault="0005512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055129" w:rsidRPr="00113BB9" w:rsidRDefault="00055129" w:rsidP="009C6276">
    <w:pPr>
      <w:pStyle w:val="Header"/>
    </w:pPr>
  </w:p>
  <w:p w14:paraId="5CA27BF1" w14:textId="77777777" w:rsidR="00055129" w:rsidRPr="00231D0F" w:rsidRDefault="00055129"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055129" w:rsidRDefault="0037559D">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055129" w:rsidRDefault="00055129">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0B2141"/>
    <w:multiLevelType w:val="multilevel"/>
    <w:tmpl w:val="EAB6D9A8"/>
    <w:lvl w:ilvl="0">
      <w:start w:val="5"/>
      <w:numFmt w:val="decimal"/>
      <w:lvlText w:val="%1."/>
      <w:lvlJc w:val="left"/>
      <w:pPr>
        <w:ind w:left="408" w:hanging="408"/>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39"/>
  </w:num>
  <w:num w:numId="3">
    <w:abstractNumId w:val="26"/>
  </w:num>
  <w:num w:numId="4">
    <w:abstractNumId w:val="9"/>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1"/>
  </w:num>
  <w:num w:numId="20">
    <w:abstractNumId w:val="2"/>
  </w:num>
  <w:num w:numId="21">
    <w:abstractNumId w:val="37"/>
  </w:num>
  <w:num w:numId="22">
    <w:abstractNumId w:val="32"/>
  </w:num>
  <w:num w:numId="23">
    <w:abstractNumId w:val="10"/>
  </w:num>
  <w:num w:numId="24">
    <w:abstractNumId w:val="29"/>
  </w:num>
  <w:num w:numId="25">
    <w:abstractNumId w:val="25"/>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7"/>
  </w:num>
  <w:num w:numId="45">
    <w:abstractNumId w:val="26"/>
    <w:lvlOverride w:ilvl="0">
      <w:startOverride w:val="5"/>
    </w:lvlOverride>
    <w:lvlOverride w:ilvl="1">
      <w:startOverride w:val="3"/>
    </w:lvlOverride>
    <w:lvlOverride w:ilvl="2">
      <w:startOverride w:val="2"/>
    </w:lvlOverride>
  </w:num>
  <w:num w:numId="46">
    <w:abstractNumId w:val="26"/>
    <w:lvlOverride w:ilvl="0">
      <w:startOverride w:val="5"/>
    </w:lvlOverride>
    <w:lvlOverride w:ilvl="1">
      <w:startOverride w:val="3"/>
    </w:lvlOverride>
    <w:lvlOverride w:ilvl="2">
      <w:startOverride w:val="2"/>
    </w:lvlOverride>
  </w:num>
  <w:num w:numId="47">
    <w:abstractNumId w:val="26"/>
    <w:lvlOverride w:ilvl="0">
      <w:startOverride w:val="5"/>
    </w:lvlOverride>
    <w:lvlOverride w:ilvl="1">
      <w:startOverride w:val="3"/>
    </w:lvlOverride>
    <w:lvlOverride w:ilvl="2">
      <w:startOverride w:val="2"/>
    </w:lvlOverride>
  </w:num>
  <w:num w:numId="48">
    <w:abstractNumId w:val="26"/>
    <w:lvlOverride w:ilvl="0">
      <w:startOverride w:val="5"/>
    </w:lvlOverride>
    <w:lvlOverride w:ilvl="1">
      <w:startOverride w:val="3"/>
    </w:lvlOverride>
    <w:lvlOverride w:ilvl="2">
      <w:startOverride w:val="2"/>
    </w:lvlOverride>
  </w:num>
  <w:num w:numId="49">
    <w:abstractNumId w:val="40"/>
  </w:num>
  <w:num w:numId="50">
    <w:abstractNumId w:val="26"/>
    <w:lvlOverride w:ilvl="0">
      <w:startOverride w:val="5"/>
    </w:lvlOverride>
    <w:lvlOverride w:ilvl="1">
      <w:startOverride w:val="3"/>
    </w:lvlOverride>
    <w:lvlOverride w:ilvl="2">
      <w:startOverride w:val="3"/>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42AC2"/>
    <w:rsid w:val="0014373F"/>
    <w:rsid w:val="00150DC8"/>
    <w:rsid w:val="00154E1E"/>
    <w:rsid w:val="001606EB"/>
    <w:rsid w:val="00162C84"/>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25EF"/>
    <w:rsid w:val="00324CBE"/>
    <w:rsid w:val="00324DE4"/>
    <w:rsid w:val="00326B40"/>
    <w:rsid w:val="00334ADF"/>
    <w:rsid w:val="0033786D"/>
    <w:rsid w:val="00340E08"/>
    <w:rsid w:val="00351C13"/>
    <w:rsid w:val="00354956"/>
    <w:rsid w:val="00367BF6"/>
    <w:rsid w:val="0037559D"/>
    <w:rsid w:val="003C33D0"/>
    <w:rsid w:val="003C54CD"/>
    <w:rsid w:val="003D01F8"/>
    <w:rsid w:val="003F2085"/>
    <w:rsid w:val="003F7447"/>
    <w:rsid w:val="00404C67"/>
    <w:rsid w:val="00413187"/>
    <w:rsid w:val="00414C76"/>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4E5AFB"/>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6862"/>
    <w:rsid w:val="007217FE"/>
    <w:rsid w:val="00727B47"/>
    <w:rsid w:val="00740AD8"/>
    <w:rsid w:val="00743AAC"/>
    <w:rsid w:val="00747F1F"/>
    <w:rsid w:val="00750DEF"/>
    <w:rsid w:val="00756934"/>
    <w:rsid w:val="00757489"/>
    <w:rsid w:val="00757DD0"/>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04A2C"/>
    <w:rsid w:val="00811EF2"/>
    <w:rsid w:val="008139CC"/>
    <w:rsid w:val="0081476C"/>
    <w:rsid w:val="008235EC"/>
    <w:rsid w:val="00823D43"/>
    <w:rsid w:val="008327D0"/>
    <w:rsid w:val="0084547C"/>
    <w:rsid w:val="00850A36"/>
    <w:rsid w:val="00862103"/>
    <w:rsid w:val="00875317"/>
    <w:rsid w:val="008A1400"/>
    <w:rsid w:val="008B2E5A"/>
    <w:rsid w:val="008C3D2B"/>
    <w:rsid w:val="008D3068"/>
    <w:rsid w:val="008D3BE2"/>
    <w:rsid w:val="008E0CF4"/>
    <w:rsid w:val="008F74B8"/>
    <w:rsid w:val="00901CA4"/>
    <w:rsid w:val="00912406"/>
    <w:rsid w:val="00941B60"/>
    <w:rsid w:val="00945F5A"/>
    <w:rsid w:val="009479F4"/>
    <w:rsid w:val="0095187E"/>
    <w:rsid w:val="009522EA"/>
    <w:rsid w:val="00981243"/>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00562"/>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JP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EE0304E1-413E-487B-8E52-D65A6C460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Pages>
  <Words>4034</Words>
  <Characters>22996</Characters>
  <Application>Microsoft Office Word</Application>
  <DocSecurity>0</DocSecurity>
  <Lines>191</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11</cp:revision>
  <dcterms:created xsi:type="dcterms:W3CDTF">2018-02-07T12:09:00Z</dcterms:created>
  <dcterms:modified xsi:type="dcterms:W3CDTF">2019-05-0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